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F02E02" w:rsidRPr="00F02E02" w:rsidRDefault="00397425" w:rsidP="00F02E02">
      <w:pPr>
        <w:pStyle w:val="1"/>
        <w:keepNext w:val="0"/>
        <w:keepLines w:val="0"/>
        <w:numPr>
          <w:ilvl w:val="0"/>
          <w:numId w:val="16"/>
        </w:numPr>
        <w:ind w:left="0" w:firstLine="0"/>
        <w:rPr>
          <w:rFonts w:hint="eastAsia"/>
        </w:rPr>
      </w:pPr>
      <w:r>
        <w:rPr>
          <w:rFonts w:hint="eastAsia"/>
        </w:rPr>
        <w:t>实验</w:t>
      </w:r>
      <w:r>
        <w:t>目的</w:t>
      </w:r>
      <w:bookmarkStart w:id="0" w:name="_GoBack"/>
      <w:bookmarkEnd w:id="0"/>
    </w:p>
    <w:p w:rsidR="000E4D85" w:rsidRDefault="000E4D85" w:rsidP="00874A2B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C6523B" w:rsidRPr="00836633" w:rsidRDefault="00C6523B" w:rsidP="00C6523B"/>
    <w:p w:rsidR="00A77DED" w:rsidRDefault="00397425" w:rsidP="00D62563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F02E02" w:rsidRPr="00F02E02" w:rsidRDefault="00F02E02" w:rsidP="00F02E02">
      <w:pPr>
        <w:rPr>
          <w:rFonts w:hint="eastAsia"/>
        </w:rPr>
      </w:pPr>
    </w:p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w:r w:rsidRPr="00F5445B">
        <w:rPr>
          <w:noProof/>
          <w:position w:val="-11"/>
        </w:rPr>
        <w:object w:dxaOrig="1891" w:dyaOrig="3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9" type="#_x0000_t75" style="width:93.8pt;height:16.35pt" o:ole="">
            <v:imagedata r:id="rId8" o:title=""/>
          </v:shape>
          <o:OLEObject Type="Embed" ProgID="Equation.AxMath" ShapeID="_x0000_i1049" DrawAspect="Content" ObjectID="_1583311399" r:id="rId9"/>
        </w:object>
      </w:r>
      <w:r>
        <w:rPr>
          <w:rFonts w:hint="eastAsia"/>
        </w:rPr>
        <w:t>和</w:t>
      </w:r>
      <w:r w:rsidRPr="00F5445B">
        <w:rPr>
          <w:noProof/>
          <w:position w:val="-11"/>
        </w:rPr>
        <w:object w:dxaOrig="1862" w:dyaOrig="330">
          <v:shape id="_x0000_i1050" type="#_x0000_t75" style="width:93.25pt;height:16.35pt" o:ole="">
            <v:imagedata r:id="rId10" o:title=""/>
          </v:shape>
          <o:OLEObject Type="Embed" ProgID="Equation.AxMath" ShapeID="_x0000_i1050" DrawAspect="Content" ObjectID="_1583311400" r:id="rId11"/>
        </w:object>
      </w:r>
      <w:r>
        <w:rPr>
          <w:rFonts w:hint="eastAsia"/>
        </w:rPr>
        <w:t>，求</w:t>
      </w:r>
    </w:p>
    <w:p w:rsidR="00A77DED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一组数</w:t>
      </w:r>
      <w:r w:rsidRPr="00F5445B">
        <w:rPr>
          <w:noProof/>
          <w:position w:val="-11"/>
        </w:rPr>
        <w:object w:dxaOrig="1835" w:dyaOrig="330">
          <v:shape id="_x0000_i1051" type="#_x0000_t75" style="width:92.2pt;height:16.35pt" o:ole="">
            <v:imagedata r:id="rId12" o:title=""/>
          </v:shape>
          <o:OLEObject Type="Embed" ProgID="Equation.AxMath" ShapeID="_x0000_i1051" DrawAspect="Content" ObjectID="_1583311401" r:id="rId13"/>
        </w:object>
      </w:r>
      <w:r>
        <w:rPr>
          <w:rFonts w:hint="eastAsia"/>
        </w:rPr>
        <w:t>，其中</w:t>
      </w:r>
      <w:r w:rsidR="008B7AB2" w:rsidRPr="008B7AB2">
        <w:rPr>
          <w:noProof/>
          <w:position w:val="-10"/>
        </w:rPr>
        <w:object w:dxaOrig="2509" w:dyaOrig="315">
          <v:shape id="_x0000_i1052" type="#_x0000_t75" style="width:125.45pt;height:15.25pt" o:ole="">
            <v:imagedata r:id="rId14" o:title=""/>
          </v:shape>
          <o:OLEObject Type="Embed" ProgID="Equation.AxMath" ShapeID="_x0000_i1052" DrawAspect="Content" ObjectID="_1583311402" r:id="rId15"/>
        </w:object>
      </w:r>
      <w:r>
        <w:rPr>
          <w:rFonts w:hint="eastAsia"/>
        </w:rPr>
        <w:t>.</w:t>
      </w:r>
    </w:p>
    <w:p w:rsidR="00397425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  <w:r w:rsidR="008B7AB2" w:rsidRPr="008B7AB2">
        <w:rPr>
          <w:noProof/>
          <w:position w:val="-11"/>
        </w:rPr>
        <w:object w:dxaOrig="3365" w:dyaOrig="330">
          <v:shape id="_x0000_i1053" type="#_x0000_t75" style="width:169.65pt;height:16.35pt" o:ole="">
            <v:imagedata r:id="rId16" o:title=""/>
          </v:shape>
          <o:OLEObject Type="Embed" ProgID="Equation.AxMath" ShapeID="_x0000_i1053" DrawAspect="Content" ObjectID="_1583311403" r:id="rId17"/>
        </w:object>
      </w:r>
      <w:r>
        <w:t>.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F02E02" w:rsidRPr="00F02E02" w:rsidRDefault="00F02E02" w:rsidP="00F02E02">
      <w:pPr>
        <w:rPr>
          <w:rFonts w:hint="eastAsia"/>
        </w:rPr>
      </w:pP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397425" w:rsidRDefault="00F5445B" w:rsidP="00397425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F02E02" w:rsidRPr="008647E3" w:rsidRDefault="00F02E02" w:rsidP="00F02E02">
      <w:pPr>
        <w:rPr>
          <w:rFonts w:hint="eastAsia"/>
          <w:sz w:val="10"/>
          <w:szCs w:val="10"/>
        </w:rPr>
      </w:pPr>
    </w:p>
    <w:p w:rsidR="0002483A" w:rsidRDefault="00877AA1" w:rsidP="0002483A"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>find the minimal value and all the indexes</w:t>
      </w:r>
    </w:p>
    <w:p w:rsidR="00877AA1" w:rsidRPr="00545756" w:rsidRDefault="008B7AB2" w:rsidP="0002483A">
      <w:r w:rsidRPr="00545756">
        <w:rPr>
          <w:b/>
        </w:rPr>
        <w:t>Input</w:t>
      </w:r>
      <w:r>
        <w:t>:</w:t>
      </w:r>
      <w:r w:rsidR="00545756">
        <w:t xml:space="preserve"> </w:t>
      </w:r>
      <w:r w:rsidR="00D62563">
        <w:tab/>
      </w:r>
      <w:r w:rsidR="00545756">
        <w:rPr>
          <w:rFonts w:hint="eastAsia"/>
        </w:rPr>
        <w:t>two</w:t>
      </w:r>
      <w:r w:rsidR="00545756">
        <w:t xml:space="preserve"> list </w:t>
      </w:r>
      <w:r w:rsidR="00545756" w:rsidRPr="00545756">
        <w:rPr>
          <w:b/>
        </w:rPr>
        <w:t>a</w:t>
      </w:r>
      <w:r w:rsidR="00545756">
        <w:t xml:space="preserve"> and </w:t>
      </w:r>
      <w:r w:rsidR="00545756" w:rsidRPr="00545756">
        <w:rPr>
          <w:b/>
        </w:rPr>
        <w:t>b</w:t>
      </w:r>
      <w:r w:rsidR="00545756">
        <w:t xml:space="preserve"> and their length are n</w:t>
      </w:r>
      <w:r w:rsidR="00804E48">
        <w:t>.</w:t>
      </w:r>
    </w:p>
    <w:p w:rsidR="008B7AB2" w:rsidRDefault="008B7AB2" w:rsidP="0002483A"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>list c, whose value is the division of a by b at the same position</w:t>
      </w:r>
      <w:r w:rsidR="00804E48">
        <w:t>; minimal value and their posi</w:t>
      </w:r>
      <w:r w:rsidR="00A554A9">
        <w:rPr>
          <w:rFonts w:hint="eastAsia"/>
        </w:rPr>
        <w:t>ti</w:t>
      </w:r>
      <w:r w:rsidR="00804E48">
        <w:t>ons.</w:t>
      </w:r>
    </w:p>
    <w:p w:rsidR="008B7AB2" w:rsidRPr="00545756" w:rsidRDefault="008B7AB2" w:rsidP="0002483A">
      <w:pPr>
        <w:rPr>
          <w:b/>
        </w:rPr>
      </w:pPr>
      <w:r w:rsidRPr="00545756">
        <w:rPr>
          <w:b/>
        </w:rPr>
        <w:t>Begin</w:t>
      </w:r>
    </w:p>
    <w:p w:rsidR="008B7AB2" w:rsidRDefault="008B7AB2" w:rsidP="00545756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545756">
        <w:t>for i = 0 through n</w:t>
      </w:r>
    </w:p>
    <w:p w:rsidR="00545756" w:rsidRPr="00A554A9" w:rsidRDefault="00545756" w:rsidP="0002483A">
      <w:r>
        <w:tab/>
      </w:r>
      <w:r>
        <w:tab/>
      </w:r>
      <w:r w:rsidR="00D62563">
        <w:tab/>
      </w:r>
      <w:r w:rsidR="00A554A9">
        <w:t>c[</w:t>
      </w:r>
      <w:r w:rsidRPr="00A554A9">
        <w:t>i</w:t>
      </w:r>
      <w:r w:rsidR="00A554A9">
        <w:t>]</w:t>
      </w:r>
      <w:r w:rsidRPr="00A554A9">
        <w:t xml:space="preserve"> = a</w:t>
      </w:r>
      <w:r w:rsidR="00A554A9">
        <w:t>[</w:t>
      </w:r>
      <w:r w:rsidRPr="00A554A9">
        <w:t>i</w:t>
      </w:r>
      <w:r w:rsidR="00A554A9">
        <w:t>]</w:t>
      </w:r>
      <w:r w:rsidRPr="00A554A9">
        <w:t xml:space="preserve"> / b</w:t>
      </w:r>
      <w:r w:rsidR="00A554A9">
        <w:t>[</w:t>
      </w:r>
      <w:r w:rsidRPr="00A554A9">
        <w:t>i</w:t>
      </w:r>
      <w:r w:rsidR="00A554A9">
        <w:t>]</w:t>
      </w:r>
    </w:p>
    <w:p w:rsidR="00804E48" w:rsidRDefault="00804E48" w:rsidP="0002483A">
      <w:r>
        <w:tab/>
      </w:r>
      <w:r w:rsidR="00D62563">
        <w:tab/>
      </w:r>
      <w:r>
        <w:t xml:space="preserve">output </w:t>
      </w:r>
      <w:r w:rsidRPr="00804E48">
        <w:rPr>
          <w:b/>
        </w:rPr>
        <w:t>c</w:t>
      </w:r>
    </w:p>
    <w:p w:rsidR="00D62563" w:rsidRDefault="00545756" w:rsidP="0002483A"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9A3078">
        <w:t xml:space="preserve"> </w:t>
      </w:r>
      <w:r w:rsidR="00D62563">
        <w:tab/>
      </w:r>
      <w:r w:rsidR="009A3078" w:rsidRPr="009A3078">
        <w:rPr>
          <w:b/>
        </w:rPr>
        <w:t>tmp_c</w:t>
      </w:r>
      <w:r w:rsidR="009A3078">
        <w:t xml:space="preserve"> is </w:t>
      </w:r>
      <w:r w:rsidR="004337EB">
        <w:t xml:space="preserve">a </w:t>
      </w:r>
      <w:r w:rsidR="009A3078">
        <w:t xml:space="preserve">set contains all the elements in </w:t>
      </w:r>
      <w:r w:rsidR="009A3078" w:rsidRPr="009A3078">
        <w:rPr>
          <w:b/>
        </w:rPr>
        <w:t>c</w:t>
      </w:r>
      <w:r w:rsidR="009A3078">
        <w:t xml:space="preserve"> whose b[i] &gt; 0; </w:t>
      </w:r>
    </w:p>
    <w:p w:rsidR="008B7AB2" w:rsidRDefault="009A3078" w:rsidP="00D62563">
      <w:pPr>
        <w:ind w:left="709" w:firstLine="709"/>
      </w:pPr>
      <w:r>
        <w:t xml:space="preserve">sort </w:t>
      </w:r>
      <w:r w:rsidRPr="009A3078">
        <w:rPr>
          <w:b/>
        </w:rPr>
        <w:t>tmp_c</w:t>
      </w:r>
      <w:r w:rsidRPr="009A3078">
        <w:t xml:space="preserve"> </w:t>
      </w:r>
      <w:r>
        <w:t>incrementally, set tmp = tmp_</w:t>
      </w:r>
      <w:proofErr w:type="gramStart"/>
      <w:r>
        <w:t>c[</w:t>
      </w:r>
      <w:proofErr w:type="gramEnd"/>
      <w:r>
        <w:t>0]</w:t>
      </w:r>
    </w:p>
    <w:p w:rsidR="00545756" w:rsidRDefault="00545756" w:rsidP="0002483A">
      <w:r w:rsidRPr="00545756">
        <w:rPr>
          <w:rFonts w:hint="eastAsia"/>
          <w:b/>
        </w:rPr>
        <w:t>S</w:t>
      </w:r>
      <w:r w:rsidRPr="00545756">
        <w:rPr>
          <w:b/>
        </w:rPr>
        <w:t>tep 3</w:t>
      </w:r>
      <w:r>
        <w:t xml:space="preserve">: </w:t>
      </w:r>
      <w:r w:rsidR="00D62563">
        <w:tab/>
      </w:r>
      <w:r>
        <w:t>for i = 0 through n</w:t>
      </w:r>
    </w:p>
    <w:p w:rsidR="00545756" w:rsidRDefault="00545756" w:rsidP="0002483A">
      <w:r>
        <w:tab/>
      </w:r>
      <w:r>
        <w:tab/>
      </w:r>
      <w:r w:rsidR="00D62563">
        <w:tab/>
      </w:r>
      <w:r>
        <w:t xml:space="preserve">if </w:t>
      </w:r>
      <w:r w:rsidR="00804E48">
        <w:t>c</w:t>
      </w:r>
      <w:r w:rsidR="008B5BF3">
        <w:t>[i]</w:t>
      </w:r>
      <w:r w:rsidR="00804E48">
        <w:t xml:space="preserve"> == </w:t>
      </w:r>
      <w:r w:rsidR="008B5BF3">
        <w:t>a[i]</w:t>
      </w:r>
      <w:r w:rsidR="00A12328">
        <w:t xml:space="preserve"> and b[i] &gt; 0</w:t>
      </w:r>
    </w:p>
    <w:p w:rsidR="00804E48" w:rsidRDefault="00804E48" w:rsidP="0002483A">
      <w:r>
        <w:tab/>
      </w:r>
      <w:r>
        <w:tab/>
      </w:r>
      <w:r>
        <w:tab/>
        <w:t>output i</w:t>
      </w:r>
    </w:p>
    <w:p w:rsidR="007B7F42" w:rsidRDefault="008B7AB2" w:rsidP="0002483A">
      <w:pPr>
        <w:rPr>
          <w:b/>
        </w:rPr>
        <w:sectPr w:rsidR="007B7F42" w:rsidSect="00225F37">
          <w:headerReference w:type="default" r:id="rId18"/>
          <w:footerReference w:type="default" r:id="rId19"/>
          <w:headerReference w:type="first" r:id="rId20"/>
          <w:footerReference w:type="first" r:id="rId21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 w:rsidRPr="00545756">
        <w:rPr>
          <w:b/>
        </w:rPr>
        <w:t>End</w:t>
      </w:r>
    </w:p>
    <w:p w:rsidR="008B7AB2" w:rsidRDefault="008B7AB2" w:rsidP="008B7AB2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 id="_x0000_i1054" type="#_x0000_t75" style="width:8.2pt;height:15.8pt" o:ole="">
            <v:imagedata r:id="rId22" o:title=""/>
          </v:shape>
          <o:OLEObject Type="Embed" ProgID="Equation.AxMath" ShapeID="_x0000_i1054" DrawAspect="Content" ObjectID="_1583311404" r:id="rId23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6E0583" w:rsidRPr="006E0583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，符号的话直接跳过最后乘</w:t>
      </w:r>
      <w:r w:rsidRPr="006E0583">
        <w:rPr>
          <w:rFonts w:hint="eastAsia"/>
        </w:rPr>
        <w:t>-1</w:t>
      </w:r>
      <w:r w:rsidRPr="006E0583">
        <w:rPr>
          <w:rFonts w:hint="eastAsia"/>
        </w:rPr>
        <w:t>即可，其余的数字符号与小数点就直接归入队列（其实是链表），与此同时，队列的头号元素，跟着一个索引</w:t>
      </w:r>
      <w:r w:rsidRPr="006E0583">
        <w:rPr>
          <w:rFonts w:hint="eastAsia"/>
        </w:rPr>
        <w:t>1</w:t>
      </w:r>
      <w:r w:rsidRPr="006E0583">
        <w:rPr>
          <w:rFonts w:hint="eastAsia"/>
        </w:rPr>
        <w:t>，一直到队列的末尾，即遇到的第一个分号。这样的话，遍历一遍找到小数点的索引，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数字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就可以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做出这个具体的数值。同时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这个数一旦算出来，就交给动态数组保存，一直读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，就算是读完了。这个过程一直保存，解释函数自己判断。当解释程序返回一个浮点数就归入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，有数字，有大小，</w:t>
      </w:r>
      <w:r w:rsidRPr="006E0583">
        <w:rPr>
          <w:rFonts w:hint="eastAsia"/>
        </w:rPr>
        <w:t>C</w:t>
      </w:r>
      <w:r w:rsidRPr="006E0583">
        <w:rPr>
          <w:rFonts w:hint="eastAsia"/>
        </w:rPr>
        <w:t>很容易就做出来了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63"/>
        <w:gridCol w:w="10636"/>
      </w:tblGrid>
      <w:tr w:rsidR="00093391" w:rsidTr="00093391">
        <w:tc>
          <w:tcPr>
            <w:tcW w:w="0" w:type="auto"/>
            <w:shd w:val="clear" w:color="auto" w:fill="E5E5E5"/>
          </w:tcPr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1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1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2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2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2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3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3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4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80</w:t>
            </w:r>
          </w:p>
        </w:tc>
        <w:tc>
          <w:tcPr>
            <w:tcW w:w="10636" w:type="dxa"/>
            <w:shd w:val="clear" w:color="auto" w:fill="E5E5E5"/>
          </w:tcPr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r w:rsidR="001362AD" w:rsidRPr="00D27524">
              <w:rPr>
                <w:rFonts w:ascii="Consolas" w:hAnsi="Consolas" w:cs="宋体" w:hint="eastAsia"/>
                <w:color w:val="008000"/>
                <w:sz w:val="20"/>
                <w:szCs w:val="20"/>
              </w:rPr>
              <w:t>div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.c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stdio.h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string.h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math.h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iv_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  printf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ount_spac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504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7B7F42">
      <w:headerReference w:type="default" r:id="rId25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65123" w:rsidRDefault="00765123">
      <w:r>
        <w:separator/>
      </w:r>
    </w:p>
  </w:endnote>
  <w:endnote w:type="continuationSeparator" w:id="0">
    <w:p w:rsidR="00765123" w:rsidRDefault="007651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596890" w:rsidRDefault="00596890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65123" w:rsidRDefault="00765123">
      <w:r>
        <w:separator/>
      </w:r>
    </w:p>
  </w:footnote>
  <w:footnote w:type="continuationSeparator" w:id="0">
    <w:p w:rsidR="00765123" w:rsidRDefault="0076512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Pr="007B7F42" w:rsidRDefault="00596890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0F6F10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header" Target="header1.xm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6.bin"/><Relationship Id="rId10" Type="http://schemas.openxmlformats.org/officeDocument/2006/relationships/image" Target="media/image2.wmf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6.wmf"/><Relationship Id="rId27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B74C52-7B92-4083-8B31-175957982A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24</TotalTime>
  <Pages>14</Pages>
  <Words>2562</Words>
  <Characters>14606</Characters>
  <Application>Microsoft Office Word</Application>
  <DocSecurity>0</DocSecurity>
  <PresentationFormat/>
  <Lines>121</Lines>
  <Paragraphs>3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7</cp:revision>
  <cp:lastPrinted>2018-03-21T11:20:00Z</cp:lastPrinted>
  <dcterms:created xsi:type="dcterms:W3CDTF">2018-03-21T11:07:00Z</dcterms:created>
  <dcterms:modified xsi:type="dcterms:W3CDTF">2018-03-23T03:5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